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22597021"/>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41</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Application>LibreOffice/5.1.6.2$Linux_X86_64 LibreOffice_project/10m0$Build-2</Application>
  <Pages>212</Pages>
  <Words>32063</Words>
  <Characters>183235</Characters>
  <CharactersWithSpaces>211388</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02:00Z</dcterms:modified>
  <cp:revision>8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